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95ED7" w14:textId="28FC3C2F" w:rsidR="001172F7" w:rsidRDefault="001172F7" w:rsidP="001172F7">
      <w:pPr>
        <w:pStyle w:val="Heading1"/>
        <w:rPr>
          <w:rStyle w:val="Heading1Char"/>
        </w:rPr>
      </w:pPr>
      <w:r>
        <w:t>GA</w:t>
      </w:r>
      <w:r w:rsidRPr="001172F7">
        <w:rPr>
          <w:rStyle w:val="Heading1Char"/>
        </w:rPr>
        <w:t>N proposal</w:t>
      </w:r>
    </w:p>
    <w:p w14:paraId="6F9D98DC" w14:textId="74B86FE3" w:rsidR="001172F7" w:rsidRDefault="001172F7" w:rsidP="001172F7"/>
    <w:p w14:paraId="62A945C2" w14:textId="652ED6EA" w:rsidR="00232BB1" w:rsidRPr="001172F7" w:rsidRDefault="00232BB1" w:rsidP="00232BB1">
      <w:pPr>
        <w:pStyle w:val="Heading2"/>
      </w:pPr>
      <w:r>
        <w:t>GAN in general</w:t>
      </w:r>
    </w:p>
    <w:p w14:paraId="2337EAC4" w14:textId="3E64F9D5" w:rsidR="004C6076" w:rsidRDefault="00B77BFC">
      <w:r w:rsidRPr="00B77BFC">
        <w:t>Collecting datasets in scientific research usually faces challenges such as physical limitations of instruments</w:t>
      </w:r>
      <w:r>
        <w:t xml:space="preserve"> </w:t>
      </w:r>
      <w:r w:rsidR="00232BB1">
        <w:t>or</w:t>
      </w:r>
      <w:r>
        <w:t xml:space="preserve"> extensive labor requirements. Using deep learning models to automatically </w:t>
      </w:r>
      <w:proofErr w:type="gramStart"/>
      <w:r>
        <w:t>generating</w:t>
      </w:r>
      <w:proofErr w:type="gramEnd"/>
      <w:r>
        <w:t xml:space="preserve"> data or augmenting existing data is a new area worth investigate. Generative adversarial networks</w:t>
      </w:r>
      <w:r w:rsidR="008625D0">
        <w:t xml:space="preserve"> (GANs)</w:t>
      </w:r>
      <w:r>
        <w:t xml:space="preserve"> </w:t>
      </w:r>
      <w:r>
        <w:fldChar w:fldCharType="begin" w:fldLock="1"/>
      </w:r>
      <w:r>
        <w:instrText>ADDIN CSL_CITATION { "citationItems" : [ { "id" : "ITEM-1", "itemData" : { "DOI" : "10.1001/jamainternmed.2016.8245", "ISBN" : "1406.2661", "ISSN" : "10495258", "PMID" : "15040217",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 ] }, "page" : "1-9", "title" : "Generative Adversarial Networks", "type" : "article-journal" }, "uris" : [ "http://www.mendeley.com/documents/?uuid=894de00a-1a34-4f9b-a654-6501510c77dc" ] } ], "mendeley" : { "formattedCitation" : "[1]", "plainTextFormattedCitation" : "[1]", "previouslyFormattedCitation" : "[1]" }, "properties" : {  }, "schema" : "https://github.com/citation-style-language/schema/raw/master/csl-citation.json" }</w:instrText>
      </w:r>
      <w:r>
        <w:fldChar w:fldCharType="separate"/>
      </w:r>
      <w:r w:rsidRPr="00B77BFC">
        <w:rPr>
          <w:noProof/>
        </w:rPr>
        <w:t>[1]</w:t>
      </w:r>
      <w:r>
        <w:fldChar w:fldCharType="end"/>
      </w:r>
      <w:r>
        <w:t xml:space="preserve"> attract great attentions recently and have seen significant progress </w:t>
      </w:r>
      <w:r>
        <w:fldChar w:fldCharType="begin" w:fldLock="1"/>
      </w:r>
      <w:r>
        <w:instrText>ADDIN CSL_CITATION { "citationItems" : [ { "id" : "ITEM-1", "itemData" : { "ISBN" : "1406.2661", "ISSN" : "1701.07875", "abstract" : "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 "author" : [ { "dropping-particle" : "", "family" : "Arjovsky", "given" : "Martin", "non-dropping-particle" : "", "parse-names" : false, "suffix" : "" }, { "dropping-particle" : "", "family" : "Chintala", "given" : "Soumith", "non-dropping-particle" : "", "parse-names" : false, "suffix" : "" }, { "dropping-particle" : "", "family" : "Bottou", "given" : "L\u00e9on", "non-dropping-particle" : "", "parse-names" : false, "suffix" : "" } ], "id" : "ITEM-1", "issued" : { "date-parts" : [ [ "2017" ] ] }, "title" : "Wasserstein GAN", "type" : "article-journal" }, "uris" : [ "http://www.mendeley.com/documents/?uuid=3caa0f69-b90f-4063-91f4-8a31527941f8" ] }, { "id" : "ITEM-2", "itemData" : { "ISBN" : "1406.2661", "ISSN" : "10495258", "abstract" : "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 "author" : [ { "dropping-particle" : "", "family" : "Mirza", "given" : "Mehdi", "non-dropping-particle" : "", "parse-names" : false, "suffix" : "" }, { "dropping-particle" : "", "family" : "Osindero", "given" : "Simon", "non-dropping-particle" : "", "parse-names" : false, "suffix" : "" } ], "id" : "ITEM-2", "issued" : { "date-parts" : [ [ "2014" ] ] }, "page" : "1-7", "title" : "Conditional Generative Adversarial Nets", "type" : "article-journal" }, "uris" : [ "http://www.mendeley.com/documents/?uuid=1114ed4e-7be1-4125-818a-4daecd18dfc4" ] }, { "id" : "ITEM-3",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3", "issued" : { "date-parts" : [ [ "2016" ] ] }, "title" : "Image-to-Image Translation with Conditional Adversarial Networks", "type" : "article-journal" }, "uris" : [ "http://www.mendeley.com/documents/?uuid=06f9f752-5286-4967-aa84-89780b0710b6" ] }, { "id" : "ITEM-4", "itemData" : { "DOI" : "10.1109/CVPR.2017.141", "abstract" : "The large pose discrepancy between two face images is one of the key challenges in face recognition. Conventional approaches for pose-invariant face recognition either per-form face frontalization on, or learn a pose-invariant repre-sentation from, a non-frontal face image. We argue that it is more desirable to perform both tasks jointly to allow them to leverage each other. To this end, this paper proposes Dis-entangled Representation learning-Generative Adversarial Network (DR-GAN) with three distinct novelties. First, the encoder-decoder structure of the generator allows DR-GAN to learn a generative and discriminative representation, in addition to image synthesis. Second, this representation is explicitly disentangled from other face variations such as pose, through the pose code provided to the decoder and pose estimation in the discriminator. Third, DR-GAN can take one or multiple images as the input, and generate one unified representation along with an arbitrary number of synthetic images. Quantitative and qualitative evaluation on both controlled and in-the-wild databases demonstrate the superiority of DR-GAN over the state of the art.", "author" : [ { "dropping-particle" : "", "family" : "Tran", "given" : "Luan", "non-dropping-particle" : "", "parse-names" : false, "suffix" : "" }, { "dropping-particle" : "", "family" : "Yin", "given" : "Xi", "non-dropping-particle" : "", "parse-names" : false, "suffix" : "" }, { "dropping-particle" : "", "family" : "Liu", "given" : "Xiaoming", "non-dropping-particle" : "", "parse-names" : false, "suffix" : "" } ], "container-title" : "Int. Conf. Computer Vision and Pattern Recognition (CVPR)", "id" : "ITEM-4", "issued" : { "date-parts" : [ [ "2017" ] ] }, "page" : "1415-1424", "title" : "Disentangled Representation Learning GAN for Pose-Invariant Face Recognition", "type" : "article-journal" }, "uris" : [ "http://www.mendeley.com/documents/?uuid=28794fce-8eb1-4432-b77d-90ebc611934d" ] } ], "mendeley" : { "formattedCitation" : "[2]\u2013[5]", "plainTextFormattedCitation" : "[2]\u2013[5]", "previouslyFormattedCitation" : "[2]\u2013[5]" }, "properties" : {  }, "schema" : "https://github.com/citation-style-language/schema/raw/master/csl-citation.json" }</w:instrText>
      </w:r>
      <w:r>
        <w:fldChar w:fldCharType="separate"/>
      </w:r>
      <w:r w:rsidRPr="00B77BFC">
        <w:rPr>
          <w:noProof/>
        </w:rPr>
        <w:t>[2]–[5]</w:t>
      </w:r>
      <w:r>
        <w:fldChar w:fldCharType="end"/>
      </w:r>
      <w:r>
        <w:t xml:space="preserve">. </w:t>
      </w:r>
      <w:r w:rsidR="008625D0">
        <w:t xml:space="preserve">GANs proposed to generative tasks through a minimax game between two competing </w:t>
      </w:r>
      <w:r w:rsidR="00B32D30">
        <w:t xml:space="preserve">networks, the generator and discriminator, </w:t>
      </w:r>
      <w:r w:rsidR="008625D0">
        <w:t xml:space="preserve"> and such a methodology have great success on computer vision datasets </w:t>
      </w:r>
      <w:r w:rsidR="008625D0">
        <w:fldChar w:fldCharType="begin" w:fldLock="1"/>
      </w:r>
      <w:r w:rsidR="00751D82">
        <w:instrText>ADDIN CSL_CITATION { "citationItems" : [ { "id" : "ITEM-1", "itemData" : { "DOI" : "10.1109/CVPRW.2009.5206848", "ISBN" : "978-1-4244-3992-8", "ISSN" : "1063-6919", "PMID" : "21914436", "abstract" : "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 "author" : [ { "dropping-particle" : "", "family" : "Jia Deng", "given" : "", "non-dropping-particle" : "", "parse-names" : false, "suffix" : "" }, { "dropping-particle" : "", "family" : "Wei Dong", "given" : "", "non-dropping-particle" : "", "parse-names" : false, "suffix" : "" }, { "dropping-particle" : "", "family" : "Socher", "given" : "R.", "non-dropping-particle" : "", "parse-names" : false, "suffix" : "" }, { "dropping-particle" : "", "family" : "Li-Jia Li", "given" : "", "non-dropping-particle" : "", "parse-names" : false, "suffix" : "" }, { "dropping-particle" : "", "family" : "Kai Li", "given" : "", "non-dropping-particle" : "", "parse-names" : false, "suffix" : "" }, { "dropping-particle" : "", "family" : "Li Fei-Fei", "given" : "", "non-dropping-particle" : "", "parse-names" : false, "suffix" : "" } ], "container-title" : "2009 IEEE Conference on Computer Vision and Pattern Recognition", "id" : "ITEM-1", "issue" : "June", "issued" : { "date-parts" : [ [ "2009" ] ] }, "page" : "248-255", "title" : "ImageNet: A large-scale hierarchical image database", "type" : "article-journal" }, "uris" : [ "http://www.mendeley.com/documents/?uuid=e5b63660-33cb-4340-b09c-e9c8ca2a5dc8" ] } ], "mendeley" : { "formattedCitation" : "[6]", "plainTextFormattedCitation" : "[6]", "previouslyFormattedCitation" : "[6]" }, "properties" : {  }, "schema" : "https://github.com/citation-style-language/schema/raw/master/csl-citation.json" }</w:instrText>
      </w:r>
      <w:r w:rsidR="008625D0">
        <w:fldChar w:fldCharType="separate"/>
      </w:r>
      <w:r w:rsidR="001172F7" w:rsidRPr="001172F7">
        <w:rPr>
          <w:noProof/>
        </w:rPr>
        <w:t>[6]</w:t>
      </w:r>
      <w:r w:rsidR="008625D0">
        <w:fldChar w:fldCharType="end"/>
      </w:r>
      <w:r w:rsidR="008625D0">
        <w:t>. Scientific datasets, however, expose unique challenges that require more research efforts to achieving good results with GANs.</w:t>
      </w:r>
    </w:p>
    <w:p w14:paraId="69BFA01D" w14:textId="4B808100" w:rsidR="001943E3" w:rsidRDefault="00DD15FF" w:rsidP="00232BB1">
      <w:pPr>
        <w:pStyle w:val="Heading2"/>
      </w:pPr>
      <w:r>
        <w:t>Development of GANs</w:t>
      </w:r>
    </w:p>
    <w:p w14:paraId="05CFCE3F" w14:textId="77777777" w:rsidR="002754F1" w:rsidRDefault="00751D82">
      <w:r>
        <w:t xml:space="preserve">The GAN structure proposed in </w:t>
      </w:r>
      <w:r>
        <w:fldChar w:fldCharType="begin" w:fldLock="1"/>
      </w:r>
      <w:r>
        <w:instrText>ADDIN CSL_CITATION { "citationItems" : [ { "id" : "ITEM-1", "itemData" : { "DOI" : "10.1001/jamainternmed.2016.8245", "ISBN" : "1406.2661", "ISSN" : "10495258", "PMID" : "15040217",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 ] }, "page" : "1-9", "title" : "Generative Adversarial Networks", "type" : "article-journal" }, "uris" : [ "http://www.mendeley.com/documents/?uuid=894de00a-1a34-4f9b-a654-6501510c77dc" ] } ], "mendeley" : { "formattedCitation" : "[1]", "plainTextFormattedCitation" : "[1]", "previouslyFormattedCitation" : "[1]" }, "properties" : {  }, "schema" : "https://github.com/citation-style-language/schema/raw/master/csl-citation.json" }</w:instrText>
      </w:r>
      <w:r>
        <w:fldChar w:fldCharType="separate"/>
      </w:r>
      <w:r w:rsidRPr="00751D82">
        <w:rPr>
          <w:noProof/>
        </w:rPr>
        <w:t>[1]</w:t>
      </w:r>
      <w:r>
        <w:fldChar w:fldCharType="end"/>
      </w:r>
      <w:r>
        <w:t xml:space="preserve"> usually suffers</w:t>
      </w:r>
      <w:r w:rsidR="002754F1">
        <w:t xml:space="preserve"> from unstable training and mode dropping in generated samples </w:t>
      </w:r>
      <w:r w:rsidR="002754F1">
        <w:fldChar w:fldCharType="begin" w:fldLock="1"/>
      </w:r>
      <w:r w:rsidR="002754F1">
        <w:instrText>ADDIN CSL_CITATION { "citationItems" : [ { "id" : "ITEM-1", "itemData" : { "DOI" : "10.2507/daaam.scibook.2010.27", "ISBN" : "1584880309", "ISSN" : "17269687", "PMID" : "19963286", "abstract" : "The goal of this paper is not to introduce a single algorithm or method, but to make theoretical steps towards fully understanding the training dynamics of generative adversarial networks. In order to substantiate our theoretical analysis, we perform targeted experiments to verify our assumptions, illustrate our claims, and quantify the phenomena. This paper is divided into three sections. The first section introduces the problem at hand. The second section is dedicated to studying and proving rigorously the problems including instability and saturation that arize when training generative adversarial networks. The third section examines a practical and theoretically grounded direction towards solving these problems, while introducing new tools to study them.", "author" : [ { "dropping-particle" : "", "family" : "Arjovsky", "given" : "Martin", "non-dropping-particle" : "", "parse-names" : false, "suffix" : "" }, { "dropping-particle" : "", "family" : "Bottou", "given" : "L\u00e9on", "non-dropping-particle" : "", "parse-names" : false, "suffix" : "" } ], "id" : "ITEM-1", "issued" : { "date-parts" : [ [ "2017" ] ] }, "page" : "1-17", "title" : "Towards Principled Methods for Training Generative Adversarial Networks", "type" : "article-journal" }, "uris" : [ "http://www.mendeley.com/documents/?uuid=099f32bd-e9db-4b2d-b2fa-89dbf5b1c79b" ] } ], "mendeley" : { "formattedCitation" : "[7]", "plainTextFormattedCitation" : "[7]", "previouslyFormattedCitation" : "[7]" }, "properties" : {  }, "schema" : "https://github.com/citation-style-language/schema/raw/master/csl-citation.json" }</w:instrText>
      </w:r>
      <w:r w:rsidR="002754F1">
        <w:fldChar w:fldCharType="separate"/>
      </w:r>
      <w:r w:rsidR="002754F1" w:rsidRPr="002754F1">
        <w:rPr>
          <w:noProof/>
        </w:rPr>
        <w:t>[7]</w:t>
      </w:r>
      <w:r w:rsidR="002754F1">
        <w:fldChar w:fldCharType="end"/>
      </w:r>
      <w:r w:rsidR="002754F1">
        <w:t xml:space="preserve">. </w:t>
      </w:r>
      <w:r w:rsidR="00232BB1">
        <w:t xml:space="preserve">Recent theoretical works on GANs mainly focus on stabilizing </w:t>
      </w:r>
      <w:r>
        <w:t xml:space="preserve">the training procedure of GANs </w:t>
      </w:r>
      <w:r>
        <w:fldChar w:fldCharType="begin" w:fldLock="1"/>
      </w:r>
      <w:r w:rsidR="002754F1">
        <w:instrText>ADDIN CSL_CITATION { "citationItems" : [ { "id" : "ITEM-1", "itemData" : { "DOI" : "10.1016/j.aqpro.2013.07.003", "ISBN" : "0030-8870", "ISSN" : "00308870", "PMID" : "24439530", "abstract" : "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 "author" : [ { "dropping-particle" : "", "family" : "Gulrajani", "given" : "Ishaan", "non-dropping-particle" : "", "parse-names" : false, "suffix" : "" }, { "dropping-particle" : "", "family" : "Ahmed", "given" : "Faruk", "non-dropping-particle" : "", "parse-names" : false, "suffix" : "" }, { "dropping-particle" : "", "family" : "Arjovsky", "given" : "Martin", "non-dropping-particle" : "", "parse-names" : false, "suffix" : "" }, { "dropping-particle" : "", "family" : "Dumoulin", "given" : "Vincent", "non-dropping-particle" : "", "parse-names" : false, "suffix" : "" }, { "dropping-particle" : "", "family" : "Courville", "given" : "Aaron", "non-dropping-particle" : "", "parse-names" : false, "suffix" : "" } ], "id" : "ITEM-1", "issued" : { "date-parts" : [ [ "2017" ] ] }, "title" : "Improved Training of Wasserstein GANs", "type" : "article-journal" }, "uris" : [ "http://www.mendeley.com/documents/?uuid=54b7ff5a-9e53-4dad-b1db-72b23efbfa49" ] }, { "id" : "ITEM-2", "itemData" : { "DOI" : "10.2507/daaam.scibook.2010.27", "ISBN" : "1584880309", "ISSN" : "17269687", "PMID" : "19963286", "abstract" : "The goal of this paper is not to introduce a single algorithm or method, but to make theoretical steps towards fully understanding the training dynamics of generative adversarial networks. In order to substantiate our theoretical analysis, we perform targeted experiments to verify our assumptions, illustrate our claims, and quantify the phenomena. This paper is divided into three sections. The first section introduces the problem at hand. The second section is dedicated to studying and proving rigorously the problems including instability and saturation that arize when training generative adversarial networks. The third section examines a practical and theoretically grounded direction towards solving these problems, while introducing new tools to study them.", "author" : [ { "dropping-particle" : "", "family" : "Arjovsky", "given" : "Martin", "non-dropping-particle" : "", "parse-names" : false, "suffix" : "" }, { "dropping-particle" : "", "family" : "Bottou", "given" : "L\u00e9on", "non-dropping-particle" : "", "parse-names" : false, "suffix" : "" } ], "id" : "ITEM-2", "issued" : { "date-parts" : [ [ "2017" ] ] }, "page" : "1-17", "title" : "Towards Principled Methods for Training Generative Adversarial Networks", "type" : "article-journal" }, "uris" : [ "http://www.mendeley.com/documents/?uuid=099f32bd-e9db-4b2d-b2fa-89dbf5b1c79b" ] } ], "mendeley" : { "formattedCitation" : "[8], [7]", "plainTextFormattedCitation" : "[8], [7]", "previouslyFormattedCitation" : "[8], [7]" }, "properties" : {  }, "schema" : "https://github.com/citation-style-language/schema/raw/master/csl-citation.json" }</w:instrText>
      </w:r>
      <w:r>
        <w:fldChar w:fldCharType="separate"/>
      </w:r>
      <w:r w:rsidR="002754F1" w:rsidRPr="002754F1">
        <w:rPr>
          <w:noProof/>
        </w:rPr>
        <w:t>[8], [7]</w:t>
      </w:r>
      <w:r>
        <w:fldChar w:fldCharType="end"/>
      </w:r>
      <w:r>
        <w:t xml:space="preserve">  and increasing both the quality and the diversity of generated samples </w:t>
      </w:r>
      <w:r>
        <w:fldChar w:fldCharType="begin" w:fldLock="1"/>
      </w:r>
      <w:r>
        <w:instrText>ADDIN CSL_CITATION { "citationItems" : [ { "id" : "ITEM-1", "itemData" : { "ISBN" : "1406.2661", "ISSN" : "1701.07875", "abstract" : "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 "author" : [ { "dropping-particle" : "", "family" : "Arjovsky", "given" : "Martin", "non-dropping-particle" : "", "parse-names" : false, "suffix" : "" }, { "dropping-particle" : "", "family" : "Chintala", "given" : "Soumith", "non-dropping-particle" : "", "parse-names" : false, "suffix" : "" }, { "dropping-particle" : "", "family" : "Bottou", "given" : "L\u00e9on", "non-dropping-particle" : "", "parse-names" : false, "suffix" : "" } ], "id" : "ITEM-1", "issued" : { "date-parts" : [ [ "2017" ] ] }, "title" : "Wasserstein GAN", "type" : "article-journal" }, "uris" : [ "http://www.mendeley.com/documents/?uuid=3caa0f69-b90f-4063-91f4-8a31527941f8" ] } ], "mendeley" : { "formattedCitation" : "[2]", "plainTextFormattedCitation" : "[2]", "previouslyFormattedCitation" : "[2]" }, "properties" : {  }, "schema" : "https://github.com/citation-style-language/schema/raw/master/csl-citation.json" }</w:instrText>
      </w:r>
      <w:r>
        <w:fldChar w:fldCharType="separate"/>
      </w:r>
      <w:r w:rsidRPr="00751D82">
        <w:rPr>
          <w:noProof/>
        </w:rPr>
        <w:t>[2]</w:t>
      </w:r>
      <w:r>
        <w:fldChar w:fldCharType="end"/>
      </w:r>
      <w:r>
        <w:t>.</w:t>
      </w:r>
      <w:r w:rsidR="00232BB1">
        <w:t xml:space="preserve"> </w:t>
      </w:r>
      <w:r w:rsidR="002754F1">
        <w:t xml:space="preserve">On the other hand, a more interesting trend is to apply various neural network structures to improve GANs’ performance on different tasks. </w:t>
      </w:r>
    </w:p>
    <w:p w14:paraId="0BDA4967" w14:textId="6A470960" w:rsidR="00232BB1" w:rsidRDefault="002754F1">
      <w:r>
        <w:t>There are several noticeable work</w:t>
      </w:r>
      <w:r w:rsidR="00B32D30">
        <w:t>s</w:t>
      </w:r>
      <w:r>
        <w:t xml:space="preserve"> among </w:t>
      </w:r>
      <w:r w:rsidR="00B32D30">
        <w:t xml:space="preserve">a great number of research efforts following this trend. </w:t>
      </w:r>
      <w:r>
        <w:t xml:space="preserve">Conditional GANs </w:t>
      </w:r>
      <w:r>
        <w:fldChar w:fldCharType="begin" w:fldLock="1"/>
      </w:r>
      <w:r>
        <w:instrText>ADDIN CSL_CITATION { "citationItems" : [ { "id" : "ITEM-1", "itemData" : { "ISBN" : "1406.2661", "ISSN" : "10495258", "abstract" : "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 "author" : [ { "dropping-particle" : "", "family" : "Mirza", "given" : "Mehdi", "non-dropping-particle" : "", "parse-names" : false, "suffix" : "" }, { "dropping-particle" : "", "family" : "Osindero", "given" : "Simon", "non-dropping-particle" : "", "parse-names" : false, "suffix" : "" } ], "id" : "ITEM-1", "issued" : { "date-parts" : [ [ "2014" ] ] }, "page" : "1-7", "title" : "Conditional Generative Adversarial Nets", "type" : "article-journal" }, "uris" : [ "http://www.mendeley.com/documents/?uuid=1114ed4e-7be1-4125-818a-4daecd18dfc4" ] }, { "id" : "ITEM-2", "itemData" : { "ISSN" : "1938-7228", "abstract" : "Synthesizing high resolution photorealistic images has been a long-standing challenge in machine learning. In this paper we introduce new methods for the improved training of generative adversarial networks (GANs) for image synthesis. We construct a variant of GANs employing label conditioning that results in 128x128 resolution image samples exhibiting global coherence. We expand on previous work for image quality assessment to provide two new analyses for assessing the discriminability and diversity of samples from class-conditional image synthesis models. These analyses demonstrate that high resolution samples provide class information not present in low resolution samples. Across 1000 ImageNet classes, 128x128 samples are more than twice as discriminable as artificially resized 32x32 samples. In addition, 84.7% of the classes have samples exhibiting diversity comparable to real ImageNet data.", "author" : [ { "dropping-particle" : "", "family" : "Odena", "given" : "Augustus", "non-dropping-particle" : "", "parse-names" : false, "suffix" : "" }, { "dropping-particle" : "", "family" : "Olah", "given" : "Christopher", "non-dropping-particle" : "", "parse-names" : false, "suffix" : "" }, { "dropping-particle" : "", "family" : "Shlens", "given" : "Jonathon", "non-dropping-particle" : "", "parse-names" : false, "suffix" : "" } ], "id" : "ITEM-2", "issued" : { "date-parts" : [ [ "2016" ] ] }, "title" : "Conditional Image Synthesis With Auxiliary Classifier GANs", "type" : "article-journal" }, "uris" : [ "http://www.mendeley.com/documents/?uuid=a1224181-0669-43e7-ba4a-9105b85f98c4" ] } ], "mendeley" : { "formattedCitation" : "[3], [9]", "plainTextFormattedCitation" : "[3], [9]", "previouslyFormattedCitation" : "[3], [9]" }, "properties" : {  }, "schema" : "https://github.com/citation-style-language/schema/raw/master/csl-citation.json" }</w:instrText>
      </w:r>
      <w:r>
        <w:fldChar w:fldCharType="separate"/>
      </w:r>
      <w:r w:rsidRPr="002754F1">
        <w:rPr>
          <w:noProof/>
        </w:rPr>
        <w:t>[3], [9]</w:t>
      </w:r>
      <w:r>
        <w:fldChar w:fldCharType="end"/>
      </w:r>
      <w:r>
        <w:t xml:space="preserve"> seek to teach GANs the ability to generate samples of a specific class, e.g., output samples of a specific hand writing number, by adding class information either to the input of the network or change the binary discriminator to a classifier. </w:t>
      </w:r>
      <w:r w:rsidR="00B32D30">
        <w:t xml:space="preserve">DCGAN </w:t>
      </w:r>
      <w:r w:rsidR="00B32D30">
        <w:fldChar w:fldCharType="begin" w:fldLock="1"/>
      </w:r>
      <w:r w:rsidR="00B32D30">
        <w:instrText>ADDIN CSL_CITATION { "citationItems" : [ { "id" : "ITEM-1", "itemData" : { "DOI" : "10.1051/0004-6361/201527329", "ISBN" : "2004012439", "ISSN" : "0004-6361", "PMID" : "23459267", "abstract" : "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 "author" : [ { "dropping-particle" : "", "family" : "Radford", "given" : "Alec", "non-dropping-particle" : "", "parse-names" : false, "suffix" : "" }, { "dropping-particle" : "", "family" : "Metz", "given" : "Luke", "non-dropping-particle" : "", "parse-names" : false, "suffix" : "" }, { "dropping-particle" : "", "family" : "Chintala", "given" : "Soumith", "non-dropping-particle" : "", "parse-names" : false, "suffix" : "" } ], "id" : "ITEM-1", "issued" : { "date-parts" : [ [ "2015" ] ] }, "page" : "1-16", "title" : "Unsupervised Representation Learning with Deep Convolutional Generative Adversarial Networks", "type" : "article-journal" }, "uris" : [ "http://www.mendeley.com/documents/?uuid=3b1e6453-df8c-4d87-bfee-ff7fa67a8120" ] } ], "mendeley" : { "formattedCitation" : "[10]", "plainTextFormattedCitation" : "[10]", "previouslyFormattedCitation" : "[10]" }, "properties" : {  }, "schema" : "https://github.com/citation-style-language/schema/raw/master/csl-citation.json" }</w:instrText>
      </w:r>
      <w:r w:rsidR="00B32D30">
        <w:fldChar w:fldCharType="separate"/>
      </w:r>
      <w:r w:rsidR="00B32D30" w:rsidRPr="00B32D30">
        <w:rPr>
          <w:noProof/>
        </w:rPr>
        <w:t>[10]</w:t>
      </w:r>
      <w:r w:rsidR="00B32D30">
        <w:fldChar w:fldCharType="end"/>
      </w:r>
      <w:r w:rsidR="00B32D30">
        <w:t xml:space="preserve"> replaces the multi-layer perceptron networks with convolutional networks and achieves very good results on image datasets. There are also several works that use an encoder-decoder network structure as the generator that allow GANs manipulate a input image in different ways such as translating the input image to a different style </w:t>
      </w:r>
      <w:r w:rsidR="00B32D30">
        <w:fldChar w:fldCharType="begin" w:fldLock="1"/>
      </w:r>
      <w:r w:rsidR="00B32D30">
        <w:instrText>ADDIN CSL_CITATION { "citationItems" : [ { "id" : "ITEM-1",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1", "issued" : { "date-parts" : [ [ "2016" ] ] }, "title" : "Image-to-Image Translation with Conditional Adversarial Networks", "type" : "article-journal" }, "uris" : [ "http://www.mendeley.com/documents/?uuid=06f9f752-5286-4967-aa84-89780b0710b6" ] }, { "id" : "ITEM-2", "itemData" : { "DOI" : "10.1109/ICCV.2017.244", "ISBN" : "978-1-5386-1032-9", "abstract" : "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 "author" : [ { "dropping-particle" : "", "family" : "Zhu", "given" : "Jun-Yan", "non-dropping-particle" : "", "parse-names" : false, "suffix" : "" }, { "dropping-particle" : "", "family" : "Park", "given" : "Taesung", "non-dropping-particle" : "", "parse-names" : false, "suffix" : "" }, { "dropping-particle" : "", "family" : "Isola", "given" : "Phillip", "non-dropping-particle" : "", "parse-names" : false, "suffix" : "" }, { "dropping-particle" : "", "family" : "Efros", "given" : "Alexei A.", "non-dropping-particle" : "", "parse-names" : false, "suffix" : "" } ], "id" : "ITEM-2", "issued" : { "date-parts" : [ [ "2017" ] ] }, "title" : "Unpaired Image-to-Image Translation using Cycle-Consistent Adversarial Networks", "type" : "article-journal" }, "uris" : [ "http://www.mendeley.com/documents/?uuid=02d806a1-7d03-4e43-a99d-343ec6c501b7" ] } ], "mendeley" : { "formattedCitation" : "[4], [11]", "plainTextFormattedCitation" : "[4], [11]", "previouslyFormattedCitation" : "[4], [11]" }, "properties" : {  }, "schema" : "https://github.com/citation-style-language/schema/raw/master/csl-citation.json" }</w:instrText>
      </w:r>
      <w:r w:rsidR="00B32D30">
        <w:fldChar w:fldCharType="separate"/>
      </w:r>
      <w:r w:rsidR="00B32D30" w:rsidRPr="00B32D30">
        <w:rPr>
          <w:noProof/>
        </w:rPr>
        <w:t>[4], [11]</w:t>
      </w:r>
      <w:r w:rsidR="00B32D30">
        <w:fldChar w:fldCharType="end"/>
      </w:r>
      <w:r w:rsidR="00B32D30">
        <w:t xml:space="preserve">, rotating the image to an unseen angle </w:t>
      </w:r>
      <w:r w:rsidR="00B32D30">
        <w:fldChar w:fldCharType="begin" w:fldLock="1"/>
      </w:r>
      <w:r w:rsidR="00B32D30">
        <w:instrText>ADDIN CSL_CITATION { "citationItems" : [ { "id" : "ITEM-1", "itemData" : { "DOI" : "10.1109/CVPR.2017.141", "abstract" : "The large pose discrepancy between two face images is one of the key challenges in face recognition. Conventional approaches for pose-invariant face recognition either per-form face frontalization on, or learn a pose-invariant repre-sentation from, a non-frontal face image. We argue that it is more desirable to perform both tasks jointly to allow them to leverage each other. To this end, this paper proposes Dis-entangled Representation learning-Generative Adversarial Network (DR-GAN) with three distinct novelties. First, the encoder-decoder structure of the generator allows DR-GAN to learn a generative and discriminative representation, in addition to image synthesis. Second, this representation is explicitly disentangled from other face variations such as pose, through the pose code provided to the decoder and pose estimation in the discriminator. Third, DR-GAN can take one or multiple images as the input, and generate one unified representation along with an arbitrary number of synthetic images. Quantitative and qualitative evaluation on both controlled and in-the-wild databases demonstrate the superiority of DR-GAN over the state of the art.", "author" : [ { "dropping-particle" : "", "family" : "Tran", "given" : "Luan", "non-dropping-particle" : "", "parse-names" : false, "suffix" : "" }, { "dropping-particle" : "", "family" : "Yin", "given" : "Xi", "non-dropping-particle" : "", "parse-names" : false, "suffix" : "" }, { "dropping-particle" : "", "family" : "Liu", "given" : "Xiaoming", "non-dropping-particle" : "", "parse-names" : false, "suffix" : "" } ], "container-title" : "Int. Conf. Computer Vision and Pattern Recognition (CVPR)", "id" : "ITEM-1", "issued" : { "date-parts" : [ [ "2017" ] ] }, "page" : "1415-1424", "title" : "Disentangled Representation Learning GAN for Pose-Invariant Face Recognition", "type" : "article-journal" }, "uris" : [ "http://www.mendeley.com/documents/?uuid=28794fce-8eb1-4432-b77d-90ebc611934d" ] }, { "id" : "ITEM-2", "itemData" : { "DOI" : "10.5244/C.30.101", "abstract" : "Learning the distribution of images in order to generate new samples is a challenging task due to the high dimensionality of the data and the highly non-linear relations that are involved. Nevertheless, some promising results have been reported in the literature recently,building on deep network architectures. In this work, we zoom in on a specific type of image generation: given an image and knowing the category of objects it belongs to (e.g. faces), our goal is to generate a similar and plausible image, but with some altered attributes. This is particularly challenging, as the model needs to learn to disentangle the effect of each attribute and to apply a desired attribute change to a given input image, while keeping the other attributes and overall object appearance intact. To this end, we learn a convolutional network, where the desired attribute information is encoded then merged with the encoded image at feature map level. We show promising results, both qualitatively as well as quantitatively, in the context of a retrieval experiment, on two face datasets (MultiPie and CAS-PEAL-R1).", "author" : [ { "dropping-particle" : "", "family" : "Ghodrati", "given" : "Amir", "non-dropping-particle" : "", "parse-names" : false, "suffix" : "" }, { "dropping-particle" : "", "family" : "Jia", "given" : "Xu", "non-dropping-particle" : "", "parse-names" : false, "suffix" : "" }, { "dropping-particle" : "", "family" : "Pedersoli", "given" : "Marco", "non-dropping-particle" : "", "parse-names" : false, "suffix" : "" }, { "dropping-particle" : "", "family" : "Tuytelaars", "given" : "Tinne", "non-dropping-particle" : "", "parse-names" : false, "suffix" : "" } ], "id" : "ITEM-2", "issued" : { "date-parts" : [ [ "2015" ] ] }, "title" : "Towards Automatic Image Editing: Learning to See another You", "type" : "article-journal" }, "uris" : [ "http://www.mendeley.com/documents/?uuid=041c9b1a-61e4-4e21-83c3-e83be02e2b9e" ] } ], "mendeley" : { "formattedCitation" : "[5], [12]", "plainTextFormattedCitation" : "[5], [12]", "previouslyFormattedCitation" : "[5], [12]" }, "properties" : {  }, "schema" : "https://github.com/citation-style-language/schema/raw/master/csl-citation.json" }</w:instrText>
      </w:r>
      <w:r w:rsidR="00B32D30">
        <w:fldChar w:fldCharType="separate"/>
      </w:r>
      <w:r w:rsidR="00B32D30" w:rsidRPr="00B32D30">
        <w:rPr>
          <w:noProof/>
        </w:rPr>
        <w:t>[5], [12]</w:t>
      </w:r>
      <w:r w:rsidR="00B32D30">
        <w:fldChar w:fldCharType="end"/>
      </w:r>
      <w:r w:rsidR="00B32D30">
        <w:t xml:space="preserve">. </w:t>
      </w:r>
      <w:r w:rsidR="00DD15FF">
        <w:t xml:space="preserve">It is also possible to augment the input dataset with GANs to generate better samples. For example, a recent work using a gradually growing network structure for GANs to achieve super resolution photo realistic image </w:t>
      </w:r>
      <w:r w:rsidR="00DD15FF">
        <w:fldChar w:fldCharType="begin" w:fldLock="1"/>
      </w:r>
      <w:r w:rsidR="00DD15FF">
        <w:instrText>ADDIN CSL_CITATION { "citationItems" : [ { "id" : "ITEM-1", "itemData" : { "DOI" : "10.1002/joe.20070", "ISBN" : "9789186871208", "ISSN" : "15311864", "abstract" : "We describe a new training methodology for generative adversarial networks. The key idea is to grow both the generator and discriminator progressively: starting from a low resolution, we add new layers that model increasingly fine details as training progresses. This both speeds the training up and greatly stabilizes it, allowing us to produce images of unprecedented quality, e.g., CelebA images at 1024^2. We also propose a simple way to increase the variation in generated images, and achieve a record inception score of 8.80 in unsupervised CIFAR10. Additionally, we describe several implementation details that are important for discouraging unhealthy competition between the generator and discriminator. Finally, we suggest a new metric for evaluating GAN results, both in terms of image quality and variation. As an additional contribution, we construct a higher-quality version of the CelebA dataset.", "author" : [ { "dropping-particle" : "", "family" : "Karras", "given" : "Tero", "non-dropping-particle" : "", "parse-names" : false, "suffix" : "" }, { "dropping-particle" : "", "family" : "Aila", "given" : "Timo", "non-dropping-particle" : "", "parse-names" : false, "suffix" : "" }, { "dropping-particle" : "", "family" : "Laine", "given" : "Samuli", "non-dropping-particle" : "", "parse-names" : false, "suffix" : "" }, { "dropping-particle" : "", "family" : "Lehtinen", "given" : "Jaakko", "non-dropping-particle" : "", "parse-names" : false, "suffix" : "" } ], "id" : "ITEM-1", "issued" : { "date-parts" : [ [ "2017" ] ] }, "page" : "1-25", "title" : "Progressive Growing of GANs for Improved Quality, Stability, and Variation", "type" : "article-journal" }, "uris" : [ "http://www.mendeley.com/documents/?uuid=cea89c6c-904f-465a-b9c1-afe5516273c1" ] } ], "mendeley" : { "formattedCitation" : "[13]", "plainTextFormattedCitation" : "[13]", "previouslyFormattedCitation" : "[13]" }, "properties" : {  }, "schema" : "https://github.com/citation-style-language/schema/raw/master/csl-citation.json" }</w:instrText>
      </w:r>
      <w:r w:rsidR="00DD15FF">
        <w:fldChar w:fldCharType="separate"/>
      </w:r>
      <w:r w:rsidR="00DD15FF" w:rsidRPr="00DD15FF">
        <w:rPr>
          <w:noProof/>
        </w:rPr>
        <w:t>[13]</w:t>
      </w:r>
      <w:r w:rsidR="00DD15FF">
        <w:fldChar w:fldCharType="end"/>
      </w:r>
      <w:r w:rsidR="00DD15FF">
        <w:t xml:space="preserve">. Another work uses a stacked GAN structure </w:t>
      </w:r>
      <w:r w:rsidR="00DD15FF">
        <w:fldChar w:fldCharType="begin" w:fldLock="1"/>
      </w:r>
      <w:r w:rsidR="00DD15FF">
        <w:instrText>ADDIN CSL_CITATION { "citationItems" : [ { "id" : "ITEM-1", "itemData" : { "DOI" : "10.1109/ICCV.2017.629", "PMID" : "202927", "abstract" : "Although Generative Adversarial Networks (GANs) have shown remarkable success in various tasks, they still face challenges in generating high quality images. In this paper, we propose Stacked Generative Adversarial Networks (StackGAN) aimed at generating high-resolution photorealistic images. First, we propose a two-stage generative adversarial network architecture, StackGAN-v1, for text-to-image synthesis. The Stage-I GAN sketches primitive shape and colors of the object based on given text description, yielding low-resolution images. The Stage-II GAN takes Stage-I results and text descriptions as inputs, and generates high-resolution images with photo-realistic details. Second, an advanced multi-stage generative adversarial network architecture, StackGAN-v2, is proposed for both conditional and unconditional generative tasks. Our StackGAN-v2 consists of multiple generators and discriminators in a tree-like structure; images at multiple scales corresponding to the same scene are generated from different branches of the tree. StackGAN-v2 shows more stable training behavior than StackGAN-v1 by jointly approximating multiple distributions. Extensive experiments demonstrate that the proposed stacked generative adversarial networks significantly outperform other state-of-the-art methods in generating photo-realistic images.", "author" : [ { "dropping-particle" : "", "family" : "Zhang", "given" : "Han", "non-dropping-particle" : "", "parse-names" : false, "suffix" : "" }, { "dropping-particle" : "", "family" : "Xu", "given" : "Tao", "non-dropping-particle" : "", "parse-names" : false, "suffix" : "" }, { "dropping-particle" : "", "family" : "Li", "given" : "Hongsheng", "non-dropping-particle" : "", "parse-names" : false, "suffix" : "" }, { "dropping-particle" : "", "family" : "Zhang", "given" : "Shaoting", "non-dropping-particle" : "", "parse-names" : false, "suffix" : "" }, { "dropping-particle" : "", "family" : "Wang", "given" : "Xiaogang", "non-dropping-particle" : "", "parse-names" : false, "suffix" : "" }, { "dropping-particle" : "", "family" : "Huang", "given" : "Xiaolei", "non-dropping-particle" : "", "parse-names" : false, "suffix" : "" }, { "dropping-particle" : "", "family" : "Metaxas", "given" : "Dimitris", "non-dropping-particle" : "", "parse-names" : false, "suffix" : "" } ], "id" : "ITEM-1", "issued" : { "date-parts" : [ [ "2017" ] ] }, "page" : "5907-5915", "title" : "StackGAN: Text to Photo-realistic Image Synthesis with Stacked Generative Adversarial Networks", "type" : "article-journal" }, "uris" : [ "http://www.mendeley.com/documents/?uuid=6c862726-8c08-4bff-a7f2-503e8f5705f5" ] } ], "mendeley" : { "formattedCitation" : "[14]", "plainTextFormattedCitation" : "[14]", "previouslyFormattedCitation" : "[14]" }, "properties" : {  }, "schema" : "https://github.com/citation-style-language/schema/raw/master/csl-citation.json" }</w:instrText>
      </w:r>
      <w:r w:rsidR="00DD15FF">
        <w:fldChar w:fldCharType="separate"/>
      </w:r>
      <w:r w:rsidR="00DD15FF" w:rsidRPr="00DD15FF">
        <w:rPr>
          <w:noProof/>
        </w:rPr>
        <w:t>[14]</w:t>
      </w:r>
      <w:r w:rsidR="00DD15FF">
        <w:fldChar w:fldCharType="end"/>
      </w:r>
      <w:r w:rsidR="00DD15FF">
        <w:t xml:space="preserve"> to translate text first into low resolution images and then augment it to high resolution images. </w:t>
      </w:r>
    </w:p>
    <w:p w14:paraId="423F9ED2" w14:textId="73D3111A" w:rsidR="00DD15FF" w:rsidRDefault="00DD15FF" w:rsidP="00DD15FF">
      <w:pPr>
        <w:pStyle w:val="Heading2"/>
      </w:pPr>
      <w:r>
        <w:t>GANs for scientific datasets</w:t>
      </w:r>
    </w:p>
    <w:p w14:paraId="38F89339" w14:textId="072DD051" w:rsidR="00B77BFC" w:rsidRDefault="00DD15FF">
      <w:r>
        <w:t>Compared to the great success of GANs in computer vision fields, the potential of GANs in other fields such as environmental science</w:t>
      </w:r>
      <w:r w:rsidR="00FD1177">
        <w:t xml:space="preserve">, </w:t>
      </w:r>
      <w:r>
        <w:t xml:space="preserve">biology </w:t>
      </w:r>
      <w:r w:rsidR="00FD1177">
        <w:t xml:space="preserve">and industrial engineering </w:t>
      </w:r>
      <w:r>
        <w:t xml:space="preserve">is yet to discover. </w:t>
      </w:r>
      <w:r w:rsidR="00B77BFC">
        <w:t xml:space="preserve">There are some </w:t>
      </w:r>
      <w:r w:rsidR="008625D0">
        <w:t>preliminary</w:t>
      </w:r>
      <w:r w:rsidR="00732EF8">
        <w:t xml:space="preserve"> works </w:t>
      </w:r>
      <w:r w:rsidR="008625D0">
        <w:t>to applying deep learning techniques on</w:t>
      </w:r>
      <w:r w:rsidR="00732EF8">
        <w:t xml:space="preserve"> biology </w:t>
      </w:r>
      <w:r w:rsidR="008625D0">
        <w:t>datasets</w:t>
      </w:r>
      <w:r w:rsidR="00732EF8">
        <w:t xml:space="preserve"> </w:t>
      </w:r>
      <w:r w:rsidR="00732EF8">
        <w:fldChar w:fldCharType="begin" w:fldLock="1"/>
      </w:r>
      <w:r>
        <w:instrText>ADDIN CSL_CITATION { "citationItems" : [ { "id" : "ITEM-1", "itemData" : { "DOI" : "10.1109/ICCV.2017.245", "ISBN" : "978-1-5386-1032-9", "abstract" : "In this paper, we propose a novel application of Generative Adversarial Networks (GAN) to the synthesis of cells imaged by fluorescence microscopy. Compared to natural images, cells tend to have a simpler and more geometric global structure that facilitates image generation. However, the correlation between the spatial pattern of different fluorescent proteins reflects important biological functions, and synthesized images have to capture these relationships to be relevant for biological applications. We adapt GANs to the task at hand and propose new models with casual dependencies between image channels that can generate multi-channel images, which would be impossible to obtain experimentally. We evaluate our approach using two independent techniques and compare it against sensible baselines. Finally, we demonstrate that by interpolating across the latent space we can mimic the known changes in protein localization that occur through time during the cell cycle, allowing us to predict temporal evolution from static images.", "author" : [ { "dropping-particle" : "", "family" : "Osokin", "given" : "Anton", "non-dropping-particle" : "", "parse-names" : false, "suffix" : "" }, { "dropping-particle" : "", "family" : "Chessel", "given" : "Anatole", "non-dropping-particle" : "", "parse-names" : false, "suffix" : "" }, { "dropping-particle" : "", "family" : "Salas", "given" : "Rafael E. Carazo", "non-dropping-particle" : "", "parse-names" : false, "suffix" : "" }, { "dropping-particle" : "", "family" : "Vaggi", "given" : "Federico", "non-dropping-particle" : "", "parse-names" : false, "suffix" : "" } ], "id" : "ITEM-1", "issued" : { "date-parts" : [ [ "2017" ] ] }, "page" : "2233-2242", "title" : "GANs for Biological Image Synthesis", "type" : "article-journal" }, "uris" : [ "http://www.mendeley.com/documents/?uuid=aa7b6e46-dd75-40b9-a47e-2ee65dd9ce74" ] }, { "id" : "ITEM-2", "itemData" : { "DOI" : "10.1101/236463", "abstract" : "Fluorescence microscopy is a key driver of discoveries in the life-sciences, with observable phenomena being limited by the optics of the microscope, the chemistry of the fluorophores, and the maximum photon exposure tolerated by the sample. These limits necessitate trade-offs between imaging speed, spatial resolution, light exposure, and imaging depth. In this work we show how deep learning enables biological observations beyond the physical limitations of microscopes. On seven concrete examples we illustrate how microscopy images can be restored even if 60-fold fewer photons are used during acquisition, how isotropic resolution can be achieved even with a 10-fold under-sampling along the axial direction, and how diffraction-limited structures can be resolved at 20-times higher frame-rates compared to state-of-the-art methods. All developed image restoration methods are freely available as open source software.", "author" : [ { "dropping-particle" : "", "family" : "Weigert", "given" : "Martin", "non-dropping-particle" : "", "parse-names" : false, "suffix" : "" }, { "dropping-particle" : "", "family" : "Schmidt", "given" : "Uwe", "non-dropping-particle" : "", "parse-names" : false, "suffix" : "" }, { "dropping-particle" : "", "family" : "Boothe", "given" : "Tobias", "non-dropping-particle" : "", "parse-names" : false, "suffix" : "" }, { "dropping-particle" : "", "family" : "M\\uuml;ller", "given" : "Andreas", "non-dropping-particle" : "", "parse-names" : false, "suffix" : "" }, { "dropping-particle" : "", "family" : "Dibrov", "given" : "Alexander", "non-dropping-particle" : "", "parse-names" : false, "suffix" : "" }, { "dropping-particle" : "", "family" : "Jain", "given" : "Akanksha", "non-dropping-particle" : "", "parse-names" : false, "suffix" : "" }, { "dropping-particle" : "", "family" : "Wilhelm", "given" : "Benjamin", "non-dropping-particle" : "", "parse-names" : false, "suffix" : "" }, { "dropping-particle" : "", "family" : "Schmidt", "given" : "Deborah", "non-dropping-particle" : "", "parse-names" : false, "suffix" : "" }, { "dropping-particle" : "", "family" : "Broaddus", "given" : "Coleman", "non-dropping-particle" : "", "parse-names" : false, "suffix" : "" }, { "dropping-particle" : "", "family" : "Culley", "given" : "Si\u00e2n", "non-dropping-particle" : "", "parse-names" : false, "suffix" : "" }, { "dropping-particle" : "", "family" : "Rocha-Martins", "given" : "Maur\u00edcio", "non-dropping-particle" : "", "parse-names" : false, "suffix" : "" }, { "dropping-particle" : "", "family" : "Segovia-Miranda", "given" : "Fabi\u00e1n", "non-dropping-particle" : "", "parse-names" : false, "suffix" : "" }, { "dropping-particle" : "", "family" : "Norden", "given" : "Caren", "non-dropping-particle" : "", "parse-names" : false, "suffix" : "" }, { "dropping-particle" : "", "family" : "Henriques", "given" : "Ricardo", "non-dropping-particle" : "", "parse-names" : false, "suffix" : "" }, { "dropping-particle" : "", "family" : "Zerial", "given" : "Marino", "non-dropping-particle" : "", "parse-names" : false, "suffix" : "" }, { "dropping-particle" : "", "family" : "Solimena", "given" : "Michele", "non-dropping-particle" : "", "parse-names" : false, "suffix" : "" }, { "dropping-particle" : "", "family" : "Rink", "given" : "Jochen", "non-dropping-particle" : "", "parse-names" : false, "suffix" : "" }, { "dropping-particle" : "", "family" : "Tomancak", "given" : "Pavel", "non-dropping-particle" : "", "parse-names" : false, "suffix" : "" }, { "dropping-particle" : "", "family" : "Royer", "given" : "Loic", "non-dropping-particle" : "", "parse-names" : false, "suffix" : "" }, { "dropping-particle" : "", "family" : "Jug", "given" : "Florian", "non-dropping-particle" : "", "parse-names" : false, "suffix" : "" }, { "dropping-particle" : "", "family" : "Myers", "given" : "Eugene W.", "non-dropping-particle" : "", "parse-names" : false, "suffix" : "" } ], "container-title" : "bioRxiv", "id" : "ITEM-2", "issued" : { "date-parts" : [ [ "2017" ] ] }, "page" : "236463", "title" : "Content-Aware Image Restoration: Pushing the Limits of Fluorescence Microscopy", "type" : "article-journal" }, "uris" : [ "http://www.mendeley.com/documents/?uuid=ba0be2ea-32f8-4378-9db2-ef639dbc7a54" ] } ], "mendeley" : { "formattedCitation" : "[15], [16]", "plainTextFormattedCitation" : "[15], [16]", "previouslyFormattedCitation" : "[15], [16]" }, "properties" : {  }, "schema" : "https://github.com/citation-style-language/schema/raw/master/csl-citation.json" }</w:instrText>
      </w:r>
      <w:r w:rsidR="00732EF8">
        <w:fldChar w:fldCharType="separate"/>
      </w:r>
      <w:r w:rsidRPr="00DD15FF">
        <w:rPr>
          <w:noProof/>
        </w:rPr>
        <w:t>[15], [16]</w:t>
      </w:r>
      <w:r w:rsidR="00732EF8">
        <w:fldChar w:fldCharType="end"/>
      </w:r>
      <w:r w:rsidR="008625D0">
        <w:t xml:space="preserve"> that show</w:t>
      </w:r>
      <w:r w:rsidR="00BF44F6">
        <w:t xml:space="preserve"> great potentials in generating data, augmenting data and processing data. </w:t>
      </w:r>
      <w:r w:rsidR="00FD1177">
        <w:t xml:space="preserve">Auto-encoders have been used to generate chemical structures of molecules </w:t>
      </w:r>
      <w:r w:rsidR="00E024B2">
        <w:t>[18]</w:t>
      </w:r>
      <w:r w:rsidR="00FD1177">
        <w:t xml:space="preserve">. 3DGAN </w:t>
      </w:r>
      <w:r w:rsidR="00FD1177">
        <w:fldChar w:fldCharType="begin" w:fldLock="1"/>
      </w:r>
      <w:r w:rsidR="00FD1177">
        <w:instrText>ADDIN CSL_CITATION { "citationItems" : [ { "id" : "ITEM-1", "itemData" : { "ISSN" : "10495258", "abstract" : "We study the problem of 3D object generation. We propose a novel framework, namely 3D Generative Adversarial Network (3D-GAN), which generates 3D objects from a probabilistic space by leveraging recent advances in volumetric convolutional networks and generative adversarial nets. The benefits of our model are three-fold: first, the use of an adversarial criterion, instead of traditional heuristic criteria, enables the generator to capture object structure implicitly and to synthesize high-quality 3D objects; second, the generator establishes a mapping from a low-dimensional probabilistic space to the space of 3D objects, so that we can sample objects without a reference image or CAD models, and explore the 3D object manifold; third, the adversarial discriminator provides a powerful 3D shape descriptor which, learned without supervision, has wide applications in 3D object recognition. Experiments demonstrate that our method generates high-quality 3D objects, and our unsupervisedly learned features achieve impressive performance on 3D object recognition, comparable with those of supervised learning methods.", "author" : [ { "dropping-particle" : "", "family" : "Wu", "given" : "Jiajun", "non-dropping-particle" : "", "parse-names" : false, "suffix" : "" }, { "dropping-particle" : "", "family" : "Zhang", "given" : "Chengkai", "non-dropping-particle" : "", "parse-names" : false, "suffix" : "" }, { "dropping-particle" : "", "family" : "Xue", "given" : "Tianfan", "non-dropping-particle" : "", "parse-names" : false, "suffix" : "" }, { "dropping-particle" : "", "family" : "Freeman", "given" : "William T.", "non-dropping-particle" : "", "parse-names" : false, "suffix" : "" }, { "dropping-particle" : "", "family" : "Tenenbaum", "given" : "Joshua B.", "non-dropping-particle" : "", "parse-names" : false, "suffix" : "" } ], "id" : "ITEM-1", "issue" : "Nips", "issued" : { "date-parts" : [ [ "2016" ] ] }, "title" : "Learning a Probabilistic Latent Space of Object Shapes via 3D Generative-Adversarial Modeling", "type" : "article-journal" }, "uris" : [ "http://www.mendeley.com/documents/?uuid=d7529e5c-93b2-4840-8105-17acceece293" ] } ], "mendeley" : { "formattedCitation" : "[17]", "plainTextFormattedCitation" : "[17]", "previouslyFormattedCitation" : "[17]" }, "properties" : {  }, "schema" : "https://github.com/citation-style-language/schema/raw/master/csl-citation.json" }</w:instrText>
      </w:r>
      <w:r w:rsidR="00FD1177">
        <w:fldChar w:fldCharType="separate"/>
      </w:r>
      <w:r w:rsidR="00FD1177" w:rsidRPr="00FD1177">
        <w:rPr>
          <w:noProof/>
        </w:rPr>
        <w:t>[17]</w:t>
      </w:r>
      <w:r w:rsidR="00FD1177">
        <w:fldChar w:fldCharType="end"/>
      </w:r>
      <w:r w:rsidR="00FD1177">
        <w:t xml:space="preserve"> that can generate 3D models from 2D images is of great interest for industrial engineering. </w:t>
      </w:r>
      <w:r>
        <w:t>Judging by</w:t>
      </w:r>
      <w:r w:rsidR="00BF44F6">
        <w:t xml:space="preserve"> its </w:t>
      </w:r>
      <w:r>
        <w:t xml:space="preserve">huge </w:t>
      </w:r>
      <w:r w:rsidR="00BF44F6">
        <w:t xml:space="preserve">success on computer vision datasets, we believe applying GANs to dealing with issues of scientific datasets will be of great interest </w:t>
      </w:r>
      <w:proofErr w:type="gramStart"/>
      <w:r w:rsidR="00BF44F6">
        <w:t>in the near future</w:t>
      </w:r>
      <w:proofErr w:type="gramEnd"/>
      <w:r w:rsidR="00BF44F6">
        <w:t xml:space="preserve"> and </w:t>
      </w:r>
      <w:r w:rsidR="001172F7">
        <w:t>significantly advance the related field.</w:t>
      </w:r>
      <w:r w:rsidR="00751D82">
        <w:t xml:space="preserve">  </w:t>
      </w:r>
    </w:p>
    <w:p w14:paraId="2E8C6FC6" w14:textId="0BE5335C" w:rsidR="001172F7" w:rsidRDefault="001172F7"/>
    <w:p w14:paraId="72EFFA9B" w14:textId="25A7B826" w:rsidR="001172F7" w:rsidRDefault="001172F7" w:rsidP="00C128F9">
      <w:pPr>
        <w:pStyle w:val="Heading2"/>
      </w:pPr>
      <w:r>
        <w:lastRenderedPageBreak/>
        <w:t>Referen</w:t>
      </w:r>
      <w:bookmarkStart w:id="0" w:name="_GoBack"/>
      <w:bookmarkEnd w:id="0"/>
      <w:r>
        <w:t>ces</w:t>
      </w:r>
    </w:p>
    <w:p w14:paraId="1F475240" w14:textId="08586C92" w:rsidR="00FD1177" w:rsidRPr="00FD1177" w:rsidRDefault="001172F7" w:rsidP="00FD1177">
      <w:pPr>
        <w:widowControl w:val="0"/>
        <w:autoSpaceDE w:val="0"/>
        <w:autoSpaceDN w:val="0"/>
        <w:adjustRightInd w:val="0"/>
        <w:spacing w:line="240" w:lineRule="auto"/>
        <w:ind w:left="640" w:hanging="640"/>
        <w:rPr>
          <w:rFonts w:ascii="Calibri" w:hAnsi="Calibri" w:cs="Calibri"/>
          <w:noProof/>
          <w:szCs w:val="24"/>
        </w:rPr>
      </w:pPr>
      <w:r w:rsidRPr="00E024B2">
        <w:rPr>
          <w:rFonts w:ascii="Calibri" w:hAnsi="Calibri" w:cs="Calibri"/>
          <w:noProof/>
          <w:szCs w:val="24"/>
        </w:rPr>
        <w:fldChar w:fldCharType="begin" w:fldLock="1"/>
      </w:r>
      <w:r w:rsidRPr="00E024B2">
        <w:rPr>
          <w:rFonts w:ascii="Calibri" w:hAnsi="Calibri" w:cs="Calibri"/>
          <w:noProof/>
          <w:szCs w:val="24"/>
        </w:rPr>
        <w:instrText xml:space="preserve">ADDIN Mendeley Bibliography CSL_BIBLIOGRAPHY </w:instrText>
      </w:r>
      <w:r w:rsidRPr="00E024B2">
        <w:rPr>
          <w:rFonts w:ascii="Calibri" w:hAnsi="Calibri" w:cs="Calibri"/>
          <w:noProof/>
          <w:szCs w:val="24"/>
        </w:rPr>
        <w:fldChar w:fldCharType="separate"/>
      </w:r>
      <w:r w:rsidR="00FD1177" w:rsidRPr="00FD1177">
        <w:rPr>
          <w:rFonts w:ascii="Calibri" w:hAnsi="Calibri" w:cs="Calibri"/>
          <w:noProof/>
          <w:szCs w:val="24"/>
        </w:rPr>
        <w:t>[1]</w:t>
      </w:r>
      <w:r w:rsidR="00FD1177" w:rsidRPr="00FD1177">
        <w:rPr>
          <w:rFonts w:ascii="Calibri" w:hAnsi="Calibri" w:cs="Calibri"/>
          <w:noProof/>
          <w:szCs w:val="24"/>
        </w:rPr>
        <w:tab/>
        <w:t xml:space="preserve">I. J. Goodfellow </w:t>
      </w:r>
      <w:r w:rsidR="00FD1177" w:rsidRPr="00E024B2">
        <w:rPr>
          <w:rFonts w:ascii="Calibri" w:hAnsi="Calibri" w:cs="Calibri"/>
          <w:noProof/>
          <w:szCs w:val="24"/>
        </w:rPr>
        <w:t>et al.</w:t>
      </w:r>
      <w:r w:rsidR="00FD1177" w:rsidRPr="00FD1177">
        <w:rPr>
          <w:rFonts w:ascii="Calibri" w:hAnsi="Calibri" w:cs="Calibri"/>
          <w:noProof/>
          <w:szCs w:val="24"/>
        </w:rPr>
        <w:t>, “Generative Adversarial Networks,” pp. 1–9, 2014.</w:t>
      </w:r>
    </w:p>
    <w:p w14:paraId="0E2B2271"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2]</w:t>
      </w:r>
      <w:r w:rsidRPr="00FD1177">
        <w:rPr>
          <w:rFonts w:ascii="Calibri" w:hAnsi="Calibri" w:cs="Calibri"/>
          <w:noProof/>
          <w:szCs w:val="24"/>
        </w:rPr>
        <w:tab/>
        <w:t>M. Arjovsky, S. Chintala, and L. Bottou, “Wasserstein GAN,” 2017.</w:t>
      </w:r>
    </w:p>
    <w:p w14:paraId="27D4FD94"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3]</w:t>
      </w:r>
      <w:r w:rsidRPr="00FD1177">
        <w:rPr>
          <w:rFonts w:ascii="Calibri" w:hAnsi="Calibri" w:cs="Calibri"/>
          <w:noProof/>
          <w:szCs w:val="24"/>
        </w:rPr>
        <w:tab/>
        <w:t>M. Mirza and S. Osindero, “Conditional Generative Adversarial Nets,” pp. 1–7, 2014.</w:t>
      </w:r>
    </w:p>
    <w:p w14:paraId="3110D6E8"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4]</w:t>
      </w:r>
      <w:r w:rsidRPr="00FD1177">
        <w:rPr>
          <w:rFonts w:ascii="Calibri" w:hAnsi="Calibri" w:cs="Calibri"/>
          <w:noProof/>
          <w:szCs w:val="24"/>
        </w:rPr>
        <w:tab/>
        <w:t>P. Isola, J.-Y. Zhu, T. Zhou, and A. A. Efros, “Image-to-Image Translation with Conditional Adversarial Networks,” 2016.</w:t>
      </w:r>
    </w:p>
    <w:p w14:paraId="6E114856"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5]</w:t>
      </w:r>
      <w:r w:rsidRPr="00FD1177">
        <w:rPr>
          <w:rFonts w:ascii="Calibri" w:hAnsi="Calibri" w:cs="Calibri"/>
          <w:noProof/>
          <w:szCs w:val="24"/>
        </w:rPr>
        <w:tab/>
        <w:t xml:space="preserve">L. Tran, X. Yin, and X. Liu, “Disentangled Representation Learning GAN for Pose-Invariant Face Recognition,” </w:t>
      </w:r>
      <w:r w:rsidRPr="00E024B2">
        <w:rPr>
          <w:rFonts w:ascii="Calibri" w:hAnsi="Calibri" w:cs="Calibri"/>
          <w:noProof/>
          <w:szCs w:val="24"/>
        </w:rPr>
        <w:t>Int. Conf. Comput. Vis. Pattern Recognit.</w:t>
      </w:r>
      <w:r w:rsidRPr="00FD1177">
        <w:rPr>
          <w:rFonts w:ascii="Calibri" w:hAnsi="Calibri" w:cs="Calibri"/>
          <w:noProof/>
          <w:szCs w:val="24"/>
        </w:rPr>
        <w:t>, pp. 1415–1424, 2017.</w:t>
      </w:r>
    </w:p>
    <w:p w14:paraId="28110514"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6]</w:t>
      </w:r>
      <w:r w:rsidRPr="00FD1177">
        <w:rPr>
          <w:rFonts w:ascii="Calibri" w:hAnsi="Calibri" w:cs="Calibri"/>
          <w:noProof/>
          <w:szCs w:val="24"/>
        </w:rPr>
        <w:tab/>
        <w:t xml:space="preserve">Jia Deng, Wei Dong, R. Socher, Li-Jia Li, Kai Li, and Li Fei-Fei, “ImageNet: A large-scale hierarchical image database,” </w:t>
      </w:r>
      <w:r w:rsidRPr="00E024B2">
        <w:rPr>
          <w:rFonts w:ascii="Calibri" w:hAnsi="Calibri" w:cs="Calibri"/>
          <w:noProof/>
          <w:szCs w:val="24"/>
        </w:rPr>
        <w:t>2009 IEEE Conf. Comput. Vis. Pattern Recognit.</w:t>
      </w:r>
      <w:r w:rsidRPr="00FD1177">
        <w:rPr>
          <w:rFonts w:ascii="Calibri" w:hAnsi="Calibri" w:cs="Calibri"/>
          <w:noProof/>
          <w:szCs w:val="24"/>
        </w:rPr>
        <w:t>, no. June, pp. 248–255, 2009.</w:t>
      </w:r>
    </w:p>
    <w:p w14:paraId="2FFC913B"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7]</w:t>
      </w:r>
      <w:r w:rsidRPr="00FD1177">
        <w:rPr>
          <w:rFonts w:ascii="Calibri" w:hAnsi="Calibri" w:cs="Calibri"/>
          <w:noProof/>
          <w:szCs w:val="24"/>
        </w:rPr>
        <w:tab/>
        <w:t>M. Arjovsky and L. Bottou, “Towards Principled Methods for Training Generative Adversarial Networks,” pp. 1–17, 2017.</w:t>
      </w:r>
    </w:p>
    <w:p w14:paraId="075C4A6C"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8]</w:t>
      </w:r>
      <w:r w:rsidRPr="00FD1177">
        <w:rPr>
          <w:rFonts w:ascii="Calibri" w:hAnsi="Calibri" w:cs="Calibri"/>
          <w:noProof/>
          <w:szCs w:val="24"/>
        </w:rPr>
        <w:tab/>
        <w:t>I. Gulrajani, F. Ahmed, M. Arjovsky, V. Dumoulin, and A. Courville, “Improved Training of Wasserstein GANs,” 2017.</w:t>
      </w:r>
    </w:p>
    <w:p w14:paraId="7A9FB75F"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9]</w:t>
      </w:r>
      <w:r w:rsidRPr="00FD1177">
        <w:rPr>
          <w:rFonts w:ascii="Calibri" w:hAnsi="Calibri" w:cs="Calibri"/>
          <w:noProof/>
          <w:szCs w:val="24"/>
        </w:rPr>
        <w:tab/>
        <w:t>A. Odena, C. Olah, and J. Shlens, “Conditional Image Synthesis With Auxiliary Classifier GANs,” 2016.</w:t>
      </w:r>
    </w:p>
    <w:p w14:paraId="5C4AA2CF"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0]</w:t>
      </w:r>
      <w:r w:rsidRPr="00FD1177">
        <w:rPr>
          <w:rFonts w:ascii="Calibri" w:hAnsi="Calibri" w:cs="Calibri"/>
          <w:noProof/>
          <w:szCs w:val="24"/>
        </w:rPr>
        <w:tab/>
        <w:t>A. Radford, L. Metz, and S. Chintala, “Unsupervised Representation Learning with Deep Convolutional Generative Adversarial Networks,” pp. 1–16, 2015.</w:t>
      </w:r>
    </w:p>
    <w:p w14:paraId="3654BD3C"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1]</w:t>
      </w:r>
      <w:r w:rsidRPr="00FD1177">
        <w:rPr>
          <w:rFonts w:ascii="Calibri" w:hAnsi="Calibri" w:cs="Calibri"/>
          <w:noProof/>
          <w:szCs w:val="24"/>
        </w:rPr>
        <w:tab/>
        <w:t>J.-Y. Zhu, T. Park, P. Isola, and A. A. Efros, “Unpaired Image-to-Image Translation using Cycle-Consistent Adversarial Networks,” 2017.</w:t>
      </w:r>
    </w:p>
    <w:p w14:paraId="6BEC7F0F"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2]</w:t>
      </w:r>
      <w:r w:rsidRPr="00FD1177">
        <w:rPr>
          <w:rFonts w:ascii="Calibri" w:hAnsi="Calibri" w:cs="Calibri"/>
          <w:noProof/>
          <w:szCs w:val="24"/>
        </w:rPr>
        <w:tab/>
        <w:t>A. Ghodrati, X. Jia, M. Pedersoli, and T. Tuytelaars, “Towards Automatic Image Editing: Learning to See another You,” 2015.</w:t>
      </w:r>
    </w:p>
    <w:p w14:paraId="6AD3619A"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3]</w:t>
      </w:r>
      <w:r w:rsidRPr="00FD1177">
        <w:rPr>
          <w:rFonts w:ascii="Calibri" w:hAnsi="Calibri" w:cs="Calibri"/>
          <w:noProof/>
          <w:szCs w:val="24"/>
        </w:rPr>
        <w:tab/>
        <w:t>T. Karras, T. Aila, S. Laine, and J. Lehtinen, “Progressive Growing of GANs for Improved Quality, Stability, and Variation,” pp. 1–25, 2017.</w:t>
      </w:r>
    </w:p>
    <w:p w14:paraId="4A54343A"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4]</w:t>
      </w:r>
      <w:r w:rsidRPr="00FD1177">
        <w:rPr>
          <w:rFonts w:ascii="Calibri" w:hAnsi="Calibri" w:cs="Calibri"/>
          <w:noProof/>
          <w:szCs w:val="24"/>
        </w:rPr>
        <w:tab/>
        <w:t xml:space="preserve">H. Zhang </w:t>
      </w:r>
      <w:r w:rsidRPr="00E024B2">
        <w:rPr>
          <w:rFonts w:ascii="Calibri" w:hAnsi="Calibri" w:cs="Calibri"/>
          <w:noProof/>
          <w:szCs w:val="24"/>
        </w:rPr>
        <w:t>et al.</w:t>
      </w:r>
      <w:r w:rsidRPr="00FD1177">
        <w:rPr>
          <w:rFonts w:ascii="Calibri" w:hAnsi="Calibri" w:cs="Calibri"/>
          <w:noProof/>
          <w:szCs w:val="24"/>
        </w:rPr>
        <w:t>, “StackGAN: Text to Photo-realistic Image Synthesis with Stacked Generative Adversarial Networks,” pp. 5907–5915, 2017.</w:t>
      </w:r>
    </w:p>
    <w:p w14:paraId="1B646279"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5]</w:t>
      </w:r>
      <w:r w:rsidRPr="00FD1177">
        <w:rPr>
          <w:rFonts w:ascii="Calibri" w:hAnsi="Calibri" w:cs="Calibri"/>
          <w:noProof/>
          <w:szCs w:val="24"/>
        </w:rPr>
        <w:tab/>
        <w:t>A. Osokin, A. Chessel, R. E. C. Salas, and F. Vaggi, “GANs for Biological Image Synthesis,” pp. 2233–2242, 2017.</w:t>
      </w:r>
    </w:p>
    <w:p w14:paraId="752287C8" w14:textId="77777777" w:rsidR="00FD1177" w:rsidRP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6]</w:t>
      </w:r>
      <w:r w:rsidRPr="00FD1177">
        <w:rPr>
          <w:rFonts w:ascii="Calibri" w:hAnsi="Calibri" w:cs="Calibri"/>
          <w:noProof/>
          <w:szCs w:val="24"/>
        </w:rPr>
        <w:tab/>
        <w:t xml:space="preserve">M. Weigert </w:t>
      </w:r>
      <w:r w:rsidRPr="00E024B2">
        <w:rPr>
          <w:rFonts w:ascii="Calibri" w:hAnsi="Calibri" w:cs="Calibri"/>
          <w:noProof/>
          <w:szCs w:val="24"/>
        </w:rPr>
        <w:t>et al.</w:t>
      </w:r>
      <w:r w:rsidRPr="00FD1177">
        <w:rPr>
          <w:rFonts w:ascii="Calibri" w:hAnsi="Calibri" w:cs="Calibri"/>
          <w:noProof/>
          <w:szCs w:val="24"/>
        </w:rPr>
        <w:t xml:space="preserve">, “Content-Aware Image Restoration: Pushing the Limits of Fluorescence Microscopy,” </w:t>
      </w:r>
      <w:r w:rsidRPr="00E024B2">
        <w:rPr>
          <w:rFonts w:ascii="Calibri" w:hAnsi="Calibri" w:cs="Calibri"/>
          <w:noProof/>
          <w:szCs w:val="24"/>
        </w:rPr>
        <w:t>bioRxiv</w:t>
      </w:r>
      <w:r w:rsidRPr="00FD1177">
        <w:rPr>
          <w:rFonts w:ascii="Calibri" w:hAnsi="Calibri" w:cs="Calibri"/>
          <w:noProof/>
          <w:szCs w:val="24"/>
        </w:rPr>
        <w:t>, p. 236463, 2017.</w:t>
      </w:r>
    </w:p>
    <w:p w14:paraId="48BFFCF7" w14:textId="7B7E68AF" w:rsidR="00FD1177" w:rsidRDefault="00FD1177" w:rsidP="00FD1177">
      <w:pPr>
        <w:widowControl w:val="0"/>
        <w:autoSpaceDE w:val="0"/>
        <w:autoSpaceDN w:val="0"/>
        <w:adjustRightInd w:val="0"/>
        <w:spacing w:line="240" w:lineRule="auto"/>
        <w:ind w:left="640" w:hanging="640"/>
        <w:rPr>
          <w:rFonts w:ascii="Calibri" w:hAnsi="Calibri" w:cs="Calibri"/>
          <w:noProof/>
          <w:szCs w:val="24"/>
        </w:rPr>
      </w:pPr>
      <w:r w:rsidRPr="00FD1177">
        <w:rPr>
          <w:rFonts w:ascii="Calibri" w:hAnsi="Calibri" w:cs="Calibri"/>
          <w:noProof/>
          <w:szCs w:val="24"/>
        </w:rPr>
        <w:t>[17]</w:t>
      </w:r>
      <w:r w:rsidRPr="00FD1177">
        <w:rPr>
          <w:rFonts w:ascii="Calibri" w:hAnsi="Calibri" w:cs="Calibri"/>
          <w:noProof/>
          <w:szCs w:val="24"/>
        </w:rPr>
        <w:tab/>
        <w:t>J. Wu, C. Zhang, T. Xue, W. T. Freeman, and J. B. Tenenbaum, “Learning a Probabilistic Latent Space of Object Shapes via 3D Generative-Adversarial Modeling,” no. Nips, 2016.</w:t>
      </w:r>
    </w:p>
    <w:p w14:paraId="3B82FA5C" w14:textId="3047D5FC" w:rsidR="00FD1177" w:rsidRPr="00E024B2" w:rsidRDefault="00FD1177" w:rsidP="00FD1177">
      <w:pPr>
        <w:widowControl w:val="0"/>
        <w:autoSpaceDE w:val="0"/>
        <w:autoSpaceDN w:val="0"/>
        <w:adjustRightInd w:val="0"/>
        <w:spacing w:line="240" w:lineRule="auto"/>
        <w:ind w:left="640" w:hanging="640"/>
        <w:rPr>
          <w:rFonts w:ascii="Calibri" w:hAnsi="Calibri" w:cs="Calibri"/>
          <w:noProof/>
          <w:szCs w:val="24"/>
        </w:rPr>
      </w:pPr>
      <w:r w:rsidRPr="00E024B2">
        <w:rPr>
          <w:rFonts w:ascii="Calibri" w:hAnsi="Calibri" w:cs="Calibri"/>
          <w:noProof/>
          <w:szCs w:val="24"/>
        </w:rPr>
        <w:t>[18]      Gómez-Bombarelli, Rafael, et al. "Automatic chemical design using a data-driven continuous representation of molecules." ACS Central Science (2016).</w:t>
      </w:r>
    </w:p>
    <w:p w14:paraId="5318402E" w14:textId="60E43574" w:rsidR="001172F7" w:rsidRDefault="001172F7" w:rsidP="00E024B2">
      <w:pPr>
        <w:widowControl w:val="0"/>
        <w:autoSpaceDE w:val="0"/>
        <w:autoSpaceDN w:val="0"/>
        <w:adjustRightInd w:val="0"/>
        <w:spacing w:line="240" w:lineRule="auto"/>
        <w:ind w:left="640" w:hanging="640"/>
      </w:pPr>
      <w:r w:rsidRPr="00E024B2">
        <w:rPr>
          <w:rFonts w:ascii="Calibri" w:hAnsi="Calibri" w:cs="Calibri"/>
          <w:noProof/>
          <w:szCs w:val="24"/>
        </w:rPr>
        <w:fldChar w:fldCharType="end"/>
      </w:r>
    </w:p>
    <w:sectPr w:rsidR="001172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BFC"/>
    <w:rsid w:val="001172F7"/>
    <w:rsid w:val="001943E3"/>
    <w:rsid w:val="00232BB1"/>
    <w:rsid w:val="002754F1"/>
    <w:rsid w:val="004C6076"/>
    <w:rsid w:val="00732EF8"/>
    <w:rsid w:val="00751D82"/>
    <w:rsid w:val="00803093"/>
    <w:rsid w:val="008625D0"/>
    <w:rsid w:val="00B32D30"/>
    <w:rsid w:val="00B77BFC"/>
    <w:rsid w:val="00BF44F6"/>
    <w:rsid w:val="00C128F9"/>
    <w:rsid w:val="00DD15FF"/>
    <w:rsid w:val="00E024B2"/>
    <w:rsid w:val="00FD11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5A243"/>
  <w15:chartTrackingRefBased/>
  <w15:docId w15:val="{F7C06BD1-72B8-4DED-9ACA-F0C9ABBF2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72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2B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2F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32BB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341639">
      <w:bodyDiv w:val="1"/>
      <w:marLeft w:val="0"/>
      <w:marRight w:val="0"/>
      <w:marTop w:val="0"/>
      <w:marBottom w:val="0"/>
      <w:divBdr>
        <w:top w:val="none" w:sz="0" w:space="0" w:color="auto"/>
        <w:left w:val="none" w:sz="0" w:space="0" w:color="auto"/>
        <w:bottom w:val="none" w:sz="0" w:space="0" w:color="auto"/>
        <w:right w:val="none" w:sz="0" w:space="0" w:color="auto"/>
      </w:divBdr>
    </w:div>
    <w:div w:id="513304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F62A8-2152-44D3-80F2-2FDA60DFD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Pages>
  <Words>8445</Words>
  <Characters>4814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Lu</dc:creator>
  <cp:keywords/>
  <dc:description/>
  <cp:lastModifiedBy>Zheng Lu</cp:lastModifiedBy>
  <cp:revision>5</cp:revision>
  <dcterms:created xsi:type="dcterms:W3CDTF">2018-02-14T13:54:00Z</dcterms:created>
  <dcterms:modified xsi:type="dcterms:W3CDTF">2018-02-1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1eede6-494c-36eb-ac77-cd5722794221</vt:lpwstr>
  </property>
  <property fmtid="{D5CDD505-2E9C-101B-9397-08002B2CF9AE}" pid="24" name="Mendeley Citation Style_1">
    <vt:lpwstr>http://www.zotero.org/styles/ieee</vt:lpwstr>
  </property>
</Properties>
</file>